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843E40">
      <w:pPr>
        <w:widowControl w:val="0"/>
        <w:spacing w:line="240" w:lineRule="auto"/>
        <w:jc w:val="center"/>
        <w:rPr>
          <w:rFonts w:ascii="Times New Roman" w:eastAsia="Times New Roman" w:hAnsi="Times New Roman" w:cs="Times New Roman"/>
          <w:sz w:val="20"/>
          <w:szCs w:val="20"/>
        </w:rPr>
      </w:pPr>
      <w:hyperlink r:id="rId6">
        <w:r w:rsidR="003A1E5C" w:rsidRPr="00572F38">
          <w:rPr>
            <w:rFonts w:ascii="Times New Roman" w:eastAsia="Times New Roman" w:hAnsi="Times New Roman" w:cs="Times New Roman"/>
            <w:color w:val="1155CC"/>
            <w:sz w:val="20"/>
            <w:szCs w:val="20"/>
            <w:u w:val="single"/>
          </w:rPr>
          <w:t>andy645jh@gmail.</w:t>
        </w:r>
      </w:hyperlink>
      <w:hyperlink r:id="rId7">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ime Yesith Valencia Galván</w:t>
      </w:r>
    </w:p>
    <w:p w14:paraId="5159AC09"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77777777"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77777777"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77777777"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77777777"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59C928E8" w14:textId="77777777" w:rsidR="00123120" w:rsidRPr="00572F38" w:rsidRDefault="00123120">
      <w:pPr>
        <w:keepNext/>
        <w:widowControl w:val="0"/>
        <w:spacing w:before="120" w:line="240" w:lineRule="auto"/>
        <w:rPr>
          <w:rFonts w:ascii="Cambria" w:eastAsia="Cambria" w:hAnsi="Cambria" w:cs="Cambria"/>
          <w:b/>
          <w:i/>
          <w:sz w:val="20"/>
          <w:szCs w:val="20"/>
          <w:lang w:val="en-US"/>
        </w:rPr>
      </w:pP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14:paraId="6AEA8FA6"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w:t>
      </w:r>
      <w:r>
        <w:rPr>
          <w:rFonts w:ascii="Cambria" w:eastAsia="Cambria" w:hAnsi="Cambria" w:cs="Cambria"/>
          <w:sz w:val="20"/>
          <w:szCs w:val="20"/>
        </w:rPr>
        <w:t xml:space="preserve">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14:paraId="4395C92B"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w:t>
      </w:r>
      <w:r>
        <w:rPr>
          <w:rFonts w:ascii="Cambria" w:eastAsia="Cambria" w:hAnsi="Cambria" w:cs="Cambria"/>
          <w:sz w:val="20"/>
          <w:szCs w:val="20"/>
        </w:rPr>
        <w:lastRenderedPageBreak/>
        <w:t>herramienta principal para el registro de dichos elementos.</w:t>
      </w:r>
    </w:p>
    <w:p w14:paraId="645345D2" w14:textId="77777777"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69AA62E7" w14:textId="77777777" w:rsidR="00123120" w:rsidRDefault="00123120">
      <w:pPr>
        <w:keepNext/>
        <w:widowControl w:val="0"/>
        <w:spacing w:before="120" w:line="240" w:lineRule="auto"/>
        <w:rPr>
          <w:rFonts w:ascii="Cambria" w:eastAsia="Cambria" w:hAnsi="Cambria" w:cs="Cambria"/>
          <w:sz w:val="20"/>
          <w:szCs w:val="20"/>
        </w:rPr>
      </w:pPr>
    </w:p>
    <w:p w14:paraId="48A11B0C"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14:paraId="6797811C"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14:paraId="3A4102A3"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B0EFD88"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14:paraId="39212DD6"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14:paraId="48E84614"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14:paraId="11D55738"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14:paraId="407FACAD"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sidR="00D419E7">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14:paraId="7D103E90" w14:textId="77777777"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sidR="00D419E7">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14:paraId="733D12B8" w14:textId="77777777"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09041927" w14:textId="77777777" w:rsidR="00123120" w:rsidRDefault="00123120">
      <w:pPr>
        <w:keepNext/>
        <w:widowControl w:val="0"/>
        <w:spacing w:before="120" w:line="240" w:lineRule="auto"/>
        <w:rPr>
          <w:rFonts w:ascii="Cambria" w:eastAsia="Cambria" w:hAnsi="Cambria" w:cs="Cambria"/>
          <w:sz w:val="20"/>
          <w:szCs w:val="20"/>
        </w:rPr>
      </w:pPr>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8">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73DDC912" w14:textId="77777777" w:rsidR="00194EAE" w:rsidRDefault="003A1E5C" w:rsidP="00C54DC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 cada uno</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Pr>
          <w:rFonts w:ascii="Cambria" w:eastAsia="Cambria" w:hAnsi="Cambria" w:cs="Cambria"/>
          <w:sz w:val="20"/>
          <w:szCs w:val="20"/>
        </w:rPr>
        <w:t>establecer la estructura necesaria para que el sistema funcione</w:t>
      </w:r>
      <w:r w:rsidR="00C54DC3">
        <w:rPr>
          <w:rFonts w:ascii="Cambria" w:eastAsia="Cambria" w:hAnsi="Cambria" w:cs="Cambria"/>
          <w:sz w:val="20"/>
          <w:szCs w:val="20"/>
        </w:rPr>
        <w:t xml:space="preserve"> sea codificado eficientemente y con claridad para el uso de otras personas</w:t>
      </w:r>
      <w:r>
        <w:rPr>
          <w:rFonts w:ascii="Cambria" w:eastAsia="Cambria" w:hAnsi="Cambria" w:cs="Cambria"/>
          <w:sz w:val="20"/>
          <w:szCs w:val="20"/>
        </w:rPr>
        <w:t>:</w:t>
      </w:r>
      <w:r>
        <w:rPr>
          <w:rFonts w:ascii="Cambria" w:eastAsia="Cambria" w:hAnsi="Cambria" w:cs="Cambria"/>
          <w:sz w:val="20"/>
          <w:szCs w:val="20"/>
        </w:rPr>
        <w:br/>
      </w:r>
    </w:p>
    <w:p w14:paraId="1E779C18" w14:textId="77777777"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14:paraId="6DAC1590" w14:textId="77777777"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7753FA14" wp14:editId="6BADBA8A">
            <wp:extent cx="2343150" cy="1508466"/>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9"/>
                    <a:srcRect/>
                    <a:stretch>
                      <a:fillRect/>
                    </a:stretch>
                  </pic:blipFill>
                  <pic:spPr>
                    <a:xfrm>
                      <a:off x="0" y="0"/>
                      <a:ext cx="2343946" cy="1508978"/>
                    </a:xfrm>
                    <a:prstGeom prst="rect">
                      <a:avLst/>
                    </a:prstGeom>
                    <a:ln/>
                  </pic:spPr>
                </pic:pic>
              </a:graphicData>
            </a:graphic>
          </wp:inline>
        </w:drawing>
      </w:r>
    </w:p>
    <w:p w14:paraId="7DC43523" w14:textId="77777777"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14:paraId="6B377B6B" w14:textId="77777777" w:rsidR="00EB223F" w:rsidRDefault="00EB223F" w:rsidP="00EB223F">
      <w:pPr>
        <w:keepNext/>
        <w:widowControl w:val="0"/>
        <w:spacing w:before="120" w:line="240" w:lineRule="auto"/>
        <w:jc w:val="center"/>
        <w:rPr>
          <w:rFonts w:ascii="Cambria" w:eastAsia="Cambria" w:hAnsi="Cambria" w:cs="Cambria"/>
          <w:sz w:val="20"/>
          <w:szCs w:val="20"/>
        </w:rPr>
      </w:pPr>
    </w:p>
    <w:p w14:paraId="4A86B3E1" w14:textId="77777777"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w:t>
      </w:r>
      <w:r w:rsidR="00DE5DDB">
        <w:rPr>
          <w:rFonts w:ascii="Cambria" w:eastAsia="Cambria" w:hAnsi="Cambria" w:cs="Cambria"/>
          <w:sz w:val="20"/>
          <w:szCs w:val="20"/>
        </w:rPr>
        <w:t xml:space="preserve">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77777777" w:rsidR="00194EAE"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14:paraId="105D6EC0" w14:textId="77777777" w:rsidR="00EB223F" w:rsidRPr="00EB223F" w:rsidRDefault="00EB223F" w:rsidP="00EB223F">
      <w:pPr>
        <w:pStyle w:val="ListParagraph"/>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3A72B85C" w14:textId="77777777" w:rsidR="00123120" w:rsidRPr="00A93891" w:rsidRDefault="00C07804" w:rsidP="00766A91">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14:paraId="5E177CE8"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02DA21EB" wp14:editId="0553E980">
            <wp:extent cx="2311399" cy="1600200"/>
            <wp:effectExtent l="0" t="0" r="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rcRect/>
                    <a:stretch>
                      <a:fillRect/>
                    </a:stretch>
                  </pic:blipFill>
                  <pic:spPr>
                    <a:xfrm>
                      <a:off x="0" y="0"/>
                      <a:ext cx="2314439" cy="1602304"/>
                    </a:xfrm>
                    <a:prstGeom prst="rect">
                      <a:avLst/>
                    </a:prstGeom>
                    <a:ln/>
                  </pic:spPr>
                </pic:pic>
              </a:graphicData>
            </a:graphic>
          </wp:inline>
        </w:drawing>
      </w:r>
    </w:p>
    <w:p w14:paraId="461FC82B" w14:textId="77777777"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4C4EE513" w14:textId="77777777"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14:paraId="09B6E060" w14:textId="77777777"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r>
      <w:commentRangeStart w:id="0"/>
      <w:r>
        <w:rPr>
          <w:rFonts w:ascii="Cambria" w:eastAsia="Cambria" w:hAnsi="Cambria" w:cs="Cambria"/>
          <w:i/>
          <w:sz w:val="20"/>
          <w:szCs w:val="20"/>
        </w:rPr>
        <w:t>Espacio para grafica</w:t>
      </w:r>
      <w:commentRangeEnd w:id="0"/>
      <w:r w:rsidR="00BA2757">
        <w:rPr>
          <w:rStyle w:val="CommentReference"/>
        </w:rPr>
        <w:commentReference w:id="0"/>
      </w:r>
    </w:p>
    <w:p w14:paraId="47CA6784" w14:textId="77777777"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 xml:space="preserve">Los diagramas de secuencia pueden ilustrar </w:t>
      </w:r>
      <w:r w:rsidRPr="00B7079A">
        <w:rPr>
          <w:rFonts w:ascii="Cambria" w:eastAsia="Cambria" w:hAnsi="Cambria" w:cs="Cambria"/>
          <w:sz w:val="20"/>
          <w:szCs w:val="20"/>
        </w:rPr>
        <w:lastRenderedPageBreak/>
        <w:t>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71DC052F" w14:textId="77777777" w:rsidR="00A16071" w:rsidRDefault="00F415BB" w:rsidP="00D419E7">
      <w:pPr>
        <w:keepNext/>
        <w:widowControl w:val="0"/>
        <w:spacing w:before="120" w:line="240" w:lineRule="auto"/>
        <w:jc w:val="center"/>
        <w:rPr>
          <w:rFonts w:ascii="Cambria" w:eastAsia="Cambria" w:hAnsi="Cambria" w:cs="Cambria"/>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14:paraId="20BFD336" w14:textId="77777777"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F317EA8" wp14:editId="28D4FBD8">
            <wp:extent cx="2505075" cy="1336843"/>
            <wp:effectExtent l="0" t="0" r="0" b="0"/>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4">
                      <a:biLevel thresh="75000"/>
                      <a:extLst>
                        <a:ext uri="{BEBA8EAE-BF5A-486C-A8C5-ECC9F3942E4B}">
                          <a14:imgProps xmlns:a14="http://schemas.microsoft.com/office/drawing/2010/main">
                            <a14:imgLayer r:embed="rId15">
                              <a14:imgEffect>
                                <a14:saturation sat="0"/>
                              </a14:imgEffect>
                            </a14:imgLayer>
                          </a14:imgProps>
                        </a:ext>
                      </a:extLst>
                    </a:blip>
                    <a:srcRect b="57188"/>
                    <a:stretch>
                      <a:fillRect/>
                    </a:stretch>
                  </pic:blipFill>
                  <pic:spPr>
                    <a:xfrm>
                      <a:off x="0" y="0"/>
                      <a:ext cx="2508285" cy="1338556"/>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14:paraId="7A16914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ECF9E97" w14:textId="77777777"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DCE4BBD" wp14:editId="3E3C42F7">
            <wp:extent cx="2347886" cy="1721464"/>
            <wp:effectExtent l="0" t="0" r="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6">
                      <a:biLevel thresh="75000"/>
                      <a:extLst>
                        <a:ext uri="{BEBA8EAE-BF5A-486C-A8C5-ECC9F3942E4B}">
                          <a14:imgProps xmlns:a14="http://schemas.microsoft.com/office/drawing/2010/main">
                            <a14:imgLayer r:embed="rId17">
                              <a14:imgEffect>
                                <a14:saturation sat="0"/>
                              </a14:imgEffect>
                            </a14:imgLayer>
                          </a14:imgProps>
                        </a:ext>
                      </a:extLst>
                    </a:blip>
                    <a:srcRect t="47683" b="2476"/>
                    <a:stretch>
                      <a:fillRect/>
                    </a:stretch>
                  </pic:blipFill>
                  <pic:spPr>
                    <a:xfrm>
                      <a:off x="0" y="0"/>
                      <a:ext cx="2353806" cy="1725805"/>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14:paraId="0E03EC63" w14:textId="77777777" w:rsidR="00F415BB" w:rsidRDefault="00F415BB" w:rsidP="00F415BB">
      <w:pPr>
        <w:keepNext/>
        <w:widowControl w:val="0"/>
        <w:spacing w:before="120" w:line="240" w:lineRule="auto"/>
        <w:jc w:val="center"/>
        <w:rPr>
          <w:rFonts w:ascii="Cambria" w:eastAsia="Cambria" w:hAnsi="Cambria" w:cs="Cambria"/>
          <w:i/>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 xml:space="preserve">Oracle GlassFish Server es la </w:t>
      </w:r>
      <w:r w:rsidR="00C95B34" w:rsidRPr="00C95B34">
        <w:rPr>
          <w:rFonts w:ascii="Cambria" w:eastAsia="Cambria" w:hAnsi="Cambria" w:cs="Cambria"/>
          <w:sz w:val="20"/>
          <w:szCs w:val="20"/>
        </w:rPr>
        <w:t>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iText es un kit de herramientas para desarrolladores de software que permite a los usuarios integrar funcionalidades de PDF dentro 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77777777" w:rsidR="0088343D" w:rsidRDefault="0088343D" w:rsidP="003A1E5C">
      <w:pPr>
        <w:keepNext/>
        <w:widowControl w:val="0"/>
        <w:spacing w:before="120" w:line="240" w:lineRule="auto"/>
        <w:jc w:val="left"/>
        <w:rPr>
          <w:rFonts w:ascii="Cambria" w:eastAsia="Cambria" w:hAnsi="Cambria" w:cs="Cambria"/>
          <w:sz w:val="20"/>
          <w:szCs w:val="20"/>
        </w:rPr>
      </w:pPr>
      <w:commentRangeStart w:id="1"/>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commentRangeEnd w:id="1"/>
      <w:r w:rsidR="00654B12">
        <w:rPr>
          <w:rStyle w:val="CommentReference"/>
        </w:rPr>
        <w:commentReference w:id="1"/>
      </w:r>
      <w:r w:rsidR="007B06C9">
        <w:rPr>
          <w:rFonts w:ascii="Cambria" w:eastAsia="Cambria" w:hAnsi="Cambria" w:cs="Cambria"/>
          <w:sz w:val="20"/>
          <w:szCs w:val="20"/>
        </w:rPr>
        <w:t xml:space="preserve"> Actividades, Productos, Horarios, Perfil, Reporte RDC-54 y Reporte RDC-26</w:t>
      </w:r>
    </w:p>
    <w:p w14:paraId="28A0695E" w14:textId="77777777" w:rsidR="002B5DD4" w:rsidRDefault="002B5DD4" w:rsidP="003A1E5C">
      <w:pPr>
        <w:keepNext/>
        <w:widowControl w:val="0"/>
        <w:spacing w:before="120" w:line="240" w:lineRule="auto"/>
        <w:jc w:val="left"/>
        <w:rPr>
          <w:rFonts w:ascii="Cambria" w:eastAsia="Cambria" w:hAnsi="Cambria" w:cs="Cambria"/>
          <w:sz w:val="20"/>
          <w:szCs w:val="20"/>
        </w:rPr>
      </w:pPr>
      <w:r>
        <w:rPr>
          <w:noProof/>
        </w:rPr>
        <w:drawing>
          <wp:inline distT="0" distB="0" distL="0" distR="0" wp14:anchorId="28E1C524" wp14:editId="7854AD86">
            <wp:extent cx="2637790" cy="1111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7790" cy="1111250"/>
                    </a:xfrm>
                    <a:prstGeom prst="rect">
                      <a:avLst/>
                    </a:prstGeom>
                  </pic:spPr>
                </pic:pic>
              </a:graphicData>
            </a:graphic>
          </wp:inline>
        </w:drawing>
      </w:r>
    </w:p>
    <w:p w14:paraId="2CF70674" w14:textId="77777777" w:rsidR="0088343D" w:rsidRDefault="0088343D" w:rsidP="003A1E5C">
      <w:pPr>
        <w:keepNext/>
        <w:widowControl w:val="0"/>
        <w:spacing w:before="120" w:line="240" w:lineRule="auto"/>
        <w:jc w:val="left"/>
        <w:rPr>
          <w:rFonts w:ascii="Cambria" w:eastAsia="Cambria" w:hAnsi="Cambria" w:cs="Cambria"/>
          <w:sz w:val="20"/>
          <w:szCs w:val="20"/>
        </w:rPr>
      </w:pPr>
    </w:p>
    <w:p w14:paraId="1BBF58A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Actividades: En esta sección el docente puede administrar las actividades que va a realizar durante el semestre.</w:t>
      </w:r>
    </w:p>
    <w:p w14:paraId="16B991BC"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roductos: En esta sección el docente puede administrar los productos asignándolos a una actividad previamente creada.</w:t>
      </w:r>
    </w:p>
    <w:p w14:paraId="68188534" w14:textId="77777777" w:rsidR="007B06C9" w:rsidRDefault="007B06C9"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Horarios: En esta sección</w:t>
      </w:r>
      <w:r w:rsidR="004A40A6">
        <w:rPr>
          <w:rFonts w:ascii="Cambria" w:eastAsia="Cambria" w:hAnsi="Cambria" w:cs="Cambria"/>
          <w:sz w:val="20"/>
          <w:szCs w:val="20"/>
        </w:rPr>
        <w:t xml:space="preserve"> el docente asigna los productos a cada día y hora, para crear el horario de ese semestre.</w:t>
      </w:r>
    </w:p>
    <w:p w14:paraId="1022C3C6" w14:textId="22376D01"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Perfil: En esta sección el docente completa su información personal y los estudios realizados.</w:t>
      </w:r>
    </w:p>
    <w:p w14:paraId="0FBB06AB" w14:textId="77777777" w:rsidR="007B06C9" w:rsidRDefault="004A40A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RDC-54</w:t>
      </w:r>
      <w:r w:rsidR="00DB77E6">
        <w:rPr>
          <w:rFonts w:ascii="Cambria" w:eastAsia="Cambria" w:hAnsi="Cambria" w:cs="Cambria"/>
          <w:sz w:val="20"/>
          <w:szCs w:val="20"/>
        </w:rPr>
        <w:t xml:space="preserve"> y RDC-26</w:t>
      </w:r>
      <w:r>
        <w:rPr>
          <w:rFonts w:ascii="Cambria" w:eastAsia="Cambria" w:hAnsi="Cambria" w:cs="Cambria"/>
          <w:sz w:val="20"/>
          <w:szCs w:val="20"/>
        </w:rPr>
        <w:t>: En esta</w:t>
      </w:r>
      <w:r w:rsidR="00DB77E6">
        <w:rPr>
          <w:rFonts w:ascii="Cambria" w:eastAsia="Cambria" w:hAnsi="Cambria" w:cs="Cambria"/>
          <w:sz w:val="20"/>
          <w:szCs w:val="20"/>
        </w:rPr>
        <w:t>s</w:t>
      </w:r>
      <w:r>
        <w:rPr>
          <w:rFonts w:ascii="Cambria" w:eastAsia="Cambria" w:hAnsi="Cambria" w:cs="Cambria"/>
          <w:sz w:val="20"/>
          <w:szCs w:val="20"/>
        </w:rPr>
        <w:t xml:space="preserve"> </w:t>
      </w:r>
      <w:r w:rsidR="00DB77E6">
        <w:rPr>
          <w:rFonts w:ascii="Cambria" w:eastAsia="Cambria" w:hAnsi="Cambria" w:cs="Cambria"/>
          <w:sz w:val="20"/>
          <w:szCs w:val="20"/>
        </w:rPr>
        <w:t>secciones</w:t>
      </w:r>
      <w:r>
        <w:rPr>
          <w:rFonts w:ascii="Cambria" w:eastAsia="Cambria" w:hAnsi="Cambria" w:cs="Cambria"/>
          <w:sz w:val="20"/>
          <w:szCs w:val="20"/>
        </w:rPr>
        <w:t xml:space="preserve"> el doce</w:t>
      </w:r>
      <w:r w:rsidR="00DB77E6">
        <w:rPr>
          <w:rFonts w:ascii="Cambria" w:eastAsia="Cambria" w:hAnsi="Cambria" w:cs="Cambria"/>
          <w:sz w:val="20"/>
          <w:szCs w:val="20"/>
        </w:rPr>
        <w:t>nte visualiza los reportes RDC-54 y RDC-26  con la opción de imprimir.</w:t>
      </w:r>
    </w:p>
    <w:p w14:paraId="14FB7B61" w14:textId="77777777" w:rsidR="004A40A6" w:rsidRDefault="004A40A6" w:rsidP="003A1E5C">
      <w:pPr>
        <w:keepNext/>
        <w:widowControl w:val="0"/>
        <w:spacing w:before="120" w:line="240" w:lineRule="auto"/>
        <w:jc w:val="left"/>
        <w:rPr>
          <w:rFonts w:ascii="Cambria" w:eastAsia="Cambria" w:hAnsi="Cambria" w:cs="Cambria"/>
          <w:sz w:val="20"/>
          <w:szCs w:val="20"/>
        </w:rPr>
      </w:pPr>
    </w:p>
    <w:p w14:paraId="22B6A271"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3827CFA"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00157F0"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5E977936" w14:textId="77777777" w:rsidR="006A79CE" w:rsidRDefault="006A79CE"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3C27A2A" w:rsidR="00075308" w:rsidRDefault="00075308" w:rsidP="00075308">
      <w:pPr>
        <w:keepNext/>
        <w:widowControl w:val="0"/>
        <w:spacing w:before="120" w:line="240" w:lineRule="auto"/>
        <w:jc w:val="left"/>
        <w:rPr>
          <w:rFonts w:ascii="Cambria" w:eastAsia="Cambria" w:hAnsi="Cambria" w:cs="Cambria"/>
          <w:sz w:val="20"/>
          <w:szCs w:val="20"/>
        </w:rPr>
      </w:pPr>
      <w:commentRangeStart w:id="2"/>
      <w:r>
        <w:rPr>
          <w:rFonts w:ascii="Cambria" w:eastAsia="Cambria" w:hAnsi="Cambria" w:cs="Cambria"/>
          <w:sz w:val="20"/>
          <w:szCs w:val="20"/>
        </w:rPr>
        <w:t>Este módulo se divide en las siguientes secciones:</w:t>
      </w:r>
      <w:commentRangeEnd w:id="2"/>
      <w:r w:rsidR="00654B12">
        <w:rPr>
          <w:rStyle w:val="CommentReference"/>
        </w:rPr>
        <w:commentReference w:id="2"/>
      </w:r>
      <w:r w:rsidR="00150FBF">
        <w:rPr>
          <w:rFonts w:ascii="Cambria" w:eastAsia="Cambria" w:hAnsi="Cambria" w:cs="Cambria"/>
          <w:sz w:val="20"/>
          <w:szCs w:val="20"/>
        </w:rPr>
        <w:t xml:space="preserve"> Docentes, Semanas y Asignación.</w:t>
      </w:r>
    </w:p>
    <w:p w14:paraId="74120373" w14:textId="7D24F3FD" w:rsidR="006A79CE" w:rsidRDefault="006A79CE" w:rsidP="00075308">
      <w:pPr>
        <w:keepNext/>
        <w:widowControl w:val="0"/>
        <w:spacing w:before="120" w:line="240" w:lineRule="auto"/>
        <w:jc w:val="left"/>
        <w:rPr>
          <w:rFonts w:ascii="Cambria" w:eastAsia="Cambria" w:hAnsi="Cambria" w:cs="Cambria"/>
          <w:sz w:val="20"/>
          <w:szCs w:val="20"/>
        </w:rPr>
      </w:pPr>
      <w:r>
        <w:rPr>
          <w:noProof/>
        </w:rPr>
        <w:drawing>
          <wp:inline distT="0" distB="0" distL="0" distR="0" wp14:anchorId="0DB12311" wp14:editId="69B87CC9">
            <wp:extent cx="2637790" cy="1379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7790" cy="1379220"/>
                    </a:xfrm>
                    <a:prstGeom prst="rect">
                      <a:avLst/>
                    </a:prstGeom>
                  </pic:spPr>
                </pic:pic>
              </a:graphicData>
            </a:graphic>
          </wp:inline>
        </w:drawing>
      </w:r>
    </w:p>
    <w:p w14:paraId="27B34AC3"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38F5DB3B" w14:textId="5CFAFA93" w:rsidR="00150FBF" w:rsidRDefault="00150FBF"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Docentes: En esta sección el coordinador crea los docentes para esa coordinación específica, ingresa los datos básicos la cedula, el nombr</w:t>
      </w:r>
      <w:r w:rsidR="00DF2EE7">
        <w:rPr>
          <w:rFonts w:ascii="Cambria" w:eastAsia="Cambria" w:hAnsi="Cambria" w:cs="Cambria"/>
          <w:sz w:val="20"/>
          <w:szCs w:val="20"/>
        </w:rPr>
        <w:t>e completo y el tipo de contrato.</w:t>
      </w:r>
    </w:p>
    <w:p w14:paraId="68749EBF" w14:textId="2ED36E6E" w:rsidR="00DF2EE7" w:rsidRDefault="00875AC6"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 Semanas: En esta sección el coordinador ingresa las semanas del semestre.</w:t>
      </w:r>
    </w:p>
    <w:p w14:paraId="44B35512" w14:textId="306E2167" w:rsidR="00875AC6" w:rsidRDefault="00BD1A34"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cción</w:t>
      </w:r>
      <w:r w:rsidR="00875AC6">
        <w:rPr>
          <w:rFonts w:ascii="Cambria" w:eastAsia="Cambria" w:hAnsi="Cambria" w:cs="Cambria"/>
          <w:sz w:val="20"/>
          <w:szCs w:val="20"/>
        </w:rPr>
        <w:t xml:space="preserve"> </w:t>
      </w:r>
      <w:r>
        <w:rPr>
          <w:rFonts w:ascii="Cambria" w:eastAsia="Cambria" w:hAnsi="Cambria" w:cs="Cambria"/>
          <w:sz w:val="20"/>
          <w:szCs w:val="20"/>
        </w:rPr>
        <w:t>Asignación</w:t>
      </w:r>
      <w:r w:rsidR="00875AC6">
        <w:rPr>
          <w:rFonts w:ascii="Cambria" w:eastAsia="Cambria" w:hAnsi="Cambria" w:cs="Cambria"/>
          <w:sz w:val="20"/>
          <w:szCs w:val="20"/>
        </w:rPr>
        <w:t>: En esta sección el coordinador</w:t>
      </w:r>
      <w:r w:rsidR="00611235">
        <w:rPr>
          <w:rFonts w:ascii="Cambria" w:eastAsia="Cambria" w:hAnsi="Cambria" w:cs="Cambria"/>
          <w:sz w:val="20"/>
          <w:szCs w:val="20"/>
        </w:rPr>
        <w:t xml:space="preserve"> asigna las horas que el docente debe cumplir en el semestre. </w:t>
      </w:r>
    </w:p>
    <w:p w14:paraId="36D58902" w14:textId="77777777" w:rsidR="00150FBF" w:rsidRDefault="00150FBF" w:rsidP="003A1E5C">
      <w:pPr>
        <w:keepNext/>
        <w:widowControl w:val="0"/>
        <w:spacing w:before="120" w:line="240" w:lineRule="auto"/>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14:paraId="73387A48" w14:textId="77777777" w:rsidR="00075308" w:rsidRDefault="00075308" w:rsidP="003A1E5C">
      <w:pPr>
        <w:keepNext/>
        <w:widowControl w:val="0"/>
        <w:spacing w:before="120" w:line="240" w:lineRule="auto"/>
        <w:jc w:val="left"/>
        <w:rPr>
          <w:rFonts w:ascii="Cambria" w:eastAsia="Cambria" w:hAnsi="Cambria" w:cs="Cambria"/>
          <w:sz w:val="20"/>
          <w:szCs w:val="20"/>
        </w:rPr>
      </w:pPr>
      <w:commentRangeStart w:id="3"/>
      <w:r>
        <w:rPr>
          <w:rFonts w:ascii="Cambria" w:eastAsia="Cambria" w:hAnsi="Cambria" w:cs="Cambria"/>
          <w:sz w:val="20"/>
          <w:szCs w:val="20"/>
        </w:rPr>
        <w:t>Está compuesta por una sección en la que se muestran todo los docentes, los docentes pueden ser filtrados y ver la lista de formatos que ha realizado desde su ingreso.</w:t>
      </w:r>
      <w:commentRangeEnd w:id="3"/>
      <w:r w:rsidR="00654B12">
        <w:rPr>
          <w:rStyle w:val="CommentReference"/>
        </w:rPr>
        <w:commentReference w:id="3"/>
      </w:r>
      <w:bookmarkStart w:id="4" w:name="_GoBack"/>
      <w:bookmarkEnd w:id="4"/>
    </w:p>
    <w:p w14:paraId="51975C17" w14:textId="6B43F6AB" w:rsidR="00843E40" w:rsidRDefault="00843E40" w:rsidP="003A1E5C">
      <w:pPr>
        <w:keepNext/>
        <w:widowControl w:val="0"/>
        <w:spacing w:before="120" w:line="240" w:lineRule="auto"/>
        <w:jc w:val="left"/>
        <w:rPr>
          <w:rFonts w:ascii="Cambria" w:eastAsia="Cambria" w:hAnsi="Cambria" w:cs="Cambria"/>
          <w:sz w:val="20"/>
          <w:szCs w:val="20"/>
        </w:rPr>
      </w:pPr>
      <w:r>
        <w:rPr>
          <w:noProof/>
        </w:rPr>
        <w:drawing>
          <wp:inline distT="0" distB="0" distL="0" distR="0" wp14:anchorId="295AEC91" wp14:editId="1F82936A">
            <wp:extent cx="2637790" cy="10058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37790" cy="1005840"/>
                    </a:xfrm>
                    <a:prstGeom prst="rect">
                      <a:avLst/>
                    </a:prstGeom>
                  </pic:spPr>
                </pic:pic>
              </a:graphicData>
            </a:graphic>
          </wp:inline>
        </w:drawing>
      </w:r>
    </w:p>
    <w:p w14:paraId="58B81D42" w14:textId="77777777" w:rsidR="00075308" w:rsidRDefault="00075308"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 momento de agregar estilos en el proyecto se </w:t>
      </w:r>
      <w:r>
        <w:rPr>
          <w:rFonts w:ascii="Cambria" w:eastAsia="Cambria" w:hAnsi="Cambria" w:cs="Cambria"/>
          <w:sz w:val="20"/>
          <w:szCs w:val="20"/>
        </w:rPr>
        <w:t>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7777777"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77777777"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ciones principalmente en j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14:paraId="5BFA34F6" w14:textId="77777777"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 xml:space="preserve">r una tabla dinámica a partir de valores aleatorios en las columnas y </w:t>
      </w:r>
      <w:r w:rsidR="00C41C16">
        <w:rPr>
          <w:rFonts w:ascii="Cambria" w:eastAsia="Cambria" w:hAnsi="Cambria" w:cs="Cambria"/>
          <w:sz w:val="20"/>
          <w:szCs w:val="20"/>
        </w:rPr>
        <w:lastRenderedPageBreak/>
        <w:t>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77E5C5B8"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34494E">
        <w:rPr>
          <w:rFonts w:ascii="Cambria" w:eastAsia="Cambria" w:hAnsi="Cambria" w:cs="Cambria"/>
          <w:sz w:val="20"/>
          <w:szCs w:val="20"/>
        </w:rPr>
        <w:t>C</w:t>
      </w:r>
      <w:r>
        <w:rPr>
          <w:rFonts w:ascii="Cambria" w:eastAsia="Cambria" w:hAnsi="Cambria" w:cs="Cambria"/>
          <w:sz w:val="20"/>
          <w:szCs w:val="20"/>
        </w:rPr>
        <w:t xml:space="preserve">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xml:space="preserve">. </w:t>
      </w:r>
    </w:p>
    <w:p w14:paraId="44DF2266" w14:textId="77777777"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mayor preocupación no era como tal el funcionamiento puesto que sabíamos que los únicos conflictos surgen cuando se </w:t>
      </w:r>
      <w:r w:rsidR="0034494E">
        <w:rPr>
          <w:rFonts w:ascii="Cambria" w:eastAsia="Cambria" w:hAnsi="Cambria" w:cs="Cambria"/>
          <w:sz w:val="20"/>
          <w:szCs w:val="20"/>
        </w:rPr>
        <w:t>u</w:t>
      </w:r>
      <w:r>
        <w:rPr>
          <w:rFonts w:ascii="Cambria" w:eastAsia="Cambria" w:hAnsi="Cambria" w:cs="Cambria"/>
          <w:sz w:val="20"/>
          <w:szCs w:val="20"/>
        </w:rPr>
        <w:t>s</w:t>
      </w:r>
      <w:r w:rsidR="0034494E">
        <w:rPr>
          <w:rFonts w:ascii="Cambria" w:eastAsia="Cambria" w:hAnsi="Cambria" w:cs="Cambria"/>
          <w:sz w:val="20"/>
          <w:szCs w:val="20"/>
        </w:rPr>
        <w:t xml:space="preserve">an </w:t>
      </w:r>
      <w:r>
        <w:rPr>
          <w:rFonts w:ascii="Cambria" w:eastAsia="Cambria" w:hAnsi="Cambria" w:cs="Cambria"/>
          <w:sz w:val="20"/>
          <w:szCs w:val="20"/>
        </w:rPr>
        <w:t>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w:t>
      </w:r>
      <w:r w:rsidR="0034494E">
        <w:rPr>
          <w:rFonts w:ascii="Cambria" w:eastAsia="Cambria" w:hAnsi="Cambria" w:cs="Cambria"/>
          <w:sz w:val="20"/>
          <w:szCs w:val="20"/>
        </w:rPr>
        <w:t xml:space="preserve">en realidad </w:t>
      </w:r>
      <w:r>
        <w:rPr>
          <w:rFonts w:ascii="Cambria" w:eastAsia="Cambria" w:hAnsi="Cambria" w:cs="Cambria"/>
          <w:sz w:val="20"/>
          <w:szCs w:val="20"/>
        </w:rPr>
        <w:t xml:space="preserve">genero </w:t>
      </w:r>
      <w:r w:rsidR="0034494E">
        <w:rPr>
          <w:rFonts w:ascii="Cambria" w:eastAsia="Cambria" w:hAnsi="Cambria" w:cs="Cambria"/>
          <w:sz w:val="20"/>
          <w:szCs w:val="20"/>
        </w:rPr>
        <w:t>demora</w:t>
      </w:r>
      <w:r>
        <w:rPr>
          <w:rFonts w:ascii="Cambria" w:eastAsia="Cambria" w:hAnsi="Cambria" w:cs="Cambria"/>
          <w:sz w:val="20"/>
          <w:szCs w:val="20"/>
        </w:rPr>
        <w:t xml:space="preserve">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w:t>
      </w:r>
      <w:r w:rsidR="0034494E">
        <w:rPr>
          <w:rFonts w:ascii="Cambria" w:eastAsia="Cambria" w:hAnsi="Cambria" w:cs="Cambria"/>
          <w:sz w:val="20"/>
          <w:szCs w:val="20"/>
        </w:rPr>
        <w:t>.</w:t>
      </w:r>
    </w:p>
    <w:p w14:paraId="3F3774F4" w14:textId="77777777"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un servidor dedicado, este tipo</w:t>
      </w:r>
      <w:r>
        <w:rPr>
          <w:rFonts w:ascii="Cambria" w:eastAsia="Cambria" w:hAnsi="Cambria" w:cs="Cambria"/>
          <w:sz w:val="20"/>
          <w:szCs w:val="20"/>
        </w:rPr>
        <w:t xml:space="preserve"> de 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d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31C6CCAB" w14:textId="77777777" w:rsidR="00123120" w:rsidRPr="004E7646" w:rsidRDefault="00C54DC3"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El desarrollo de un software </w:t>
      </w:r>
      <w:r w:rsidR="001063EE" w:rsidRPr="004E7646">
        <w:rPr>
          <w:rFonts w:ascii="Cambria" w:eastAsia="Cambria" w:hAnsi="Cambria" w:cs="Cambria"/>
          <w:sz w:val="20"/>
          <w:szCs w:val="20"/>
        </w:rPr>
        <w:t>tiene</w:t>
      </w:r>
      <w:r w:rsidRPr="004E7646">
        <w:rPr>
          <w:rFonts w:ascii="Cambria" w:eastAsia="Cambria" w:hAnsi="Cambria" w:cs="Cambria"/>
          <w:sz w:val="20"/>
          <w:szCs w:val="20"/>
        </w:rPr>
        <w:t xml:space="preserve"> muchas fases, las cuales deben estar claras y constantemente en revisión.</w:t>
      </w:r>
    </w:p>
    <w:p w14:paraId="32A68E05" w14:textId="77777777" w:rsidR="001063EE" w:rsidRPr="004E7646" w:rsidRDefault="001063EE"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La experiencia se convierte en una parte esencial al momento de codificar, la falta de conocimiento en los elementos o herramientas que se usan pueden provocar retrasos por el tiempo de aprendizaje e investigación que </w:t>
      </w:r>
      <w:r w:rsidR="00155187" w:rsidRPr="004E7646">
        <w:rPr>
          <w:rFonts w:ascii="Cambria" w:eastAsia="Cambria" w:hAnsi="Cambria" w:cs="Cambria"/>
          <w:sz w:val="20"/>
          <w:szCs w:val="20"/>
        </w:rPr>
        <w:t>requiera durante el proceso</w:t>
      </w:r>
      <w:r w:rsidRPr="004E7646">
        <w:rPr>
          <w:rFonts w:ascii="Cambria" w:eastAsia="Cambria" w:hAnsi="Cambria" w:cs="Cambria"/>
          <w:sz w:val="20"/>
          <w:szCs w:val="20"/>
        </w:rPr>
        <w:t>.</w:t>
      </w:r>
    </w:p>
    <w:p w14:paraId="3AA31DC0" w14:textId="77777777" w:rsidR="00155187" w:rsidRPr="004E7646" w:rsidRDefault="004E7646" w:rsidP="004E7646">
      <w:pPr>
        <w:pStyle w:val="ListParagraph"/>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Herramientas como PrimeFaces que aportan elementos muy útiles que enriquecen la aplicación pero es necesario conocer sus limitaciones.</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F. Berzal, G. Booch, J. Rumbaugh, and I. 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5]</w:t>
      </w:r>
      <w:r w:rsidRPr="002B5DD4">
        <w:rPr>
          <w:rFonts w:ascii="Cambria" w:hAnsi="Cambria" w:cs="Times New Roman"/>
          <w:noProof/>
          <w:sz w:val="20"/>
          <w:lang w:val="en-US"/>
        </w:rPr>
        <w:tab/>
        <w:t>“PostgreSQL: About.” [Online]. Available: 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Using jQuery UI ThemeRoller,” 2015. [Online]. Available: 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w:t>
      </w:r>
      <w:r w:rsidRPr="002B5DD4">
        <w:rPr>
          <w:rFonts w:ascii="Cambria" w:hAnsi="Cambria" w:cs="Times New Roman"/>
          <w:noProof/>
          <w:sz w:val="20"/>
          <w:lang w:val="en-US"/>
        </w:rPr>
        <w:lastRenderedPageBreak/>
        <w:t>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w:t>
      </w:r>
      <w:r w:rsidRPr="002B5DD4">
        <w:rPr>
          <w:rFonts w:ascii="Cambria" w:hAnsi="Cambria" w:cs="Times New Roman"/>
          <w:noProof/>
          <w:sz w:val="20"/>
          <w:lang w:val="en-US"/>
        </w:rPr>
        <w:t xml:space="preserve">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lkin" w:date="2017-11-12T16:49:00Z" w:initials="e">
    <w:p w14:paraId="531D4A52" w14:textId="77777777" w:rsidR="00BA2757" w:rsidRDefault="00BA2757">
      <w:pPr>
        <w:pStyle w:val="CommentText"/>
      </w:pPr>
      <w:r>
        <w:rPr>
          <w:rStyle w:val="CommentReference"/>
        </w:rPr>
        <w:annotationRef/>
      </w:r>
      <w:r>
        <w:t>Agregar grafica</w:t>
      </w:r>
    </w:p>
  </w:comment>
  <w:comment w:id="1" w:author="elkin" w:date="2017-11-12T15:30:00Z" w:initials="e">
    <w:p w14:paraId="25B9022F" w14:textId="77777777" w:rsidR="00654B12" w:rsidRDefault="00654B12">
      <w:pPr>
        <w:pStyle w:val="CommentText"/>
      </w:pPr>
      <w:r>
        <w:rPr>
          <w:rStyle w:val="CommentReference"/>
        </w:rPr>
        <w:annotationRef/>
      </w:r>
      <w:r>
        <w:t xml:space="preserve">Agregar explicación de cada sección y una imagen pequeña </w:t>
      </w:r>
    </w:p>
  </w:comment>
  <w:comment w:id="2" w:author="elkin" w:date="2017-11-12T15:31:00Z" w:initials="e">
    <w:p w14:paraId="4595891C" w14:textId="77777777" w:rsidR="00654B12" w:rsidRDefault="00654B12">
      <w:pPr>
        <w:pStyle w:val="CommentText"/>
      </w:pPr>
      <w:r>
        <w:rPr>
          <w:rStyle w:val="CommentReference"/>
        </w:rPr>
        <w:annotationRef/>
      </w:r>
      <w:r>
        <w:t>Agregar explicación de cada sección y una imagen pequeña</w:t>
      </w:r>
    </w:p>
  </w:comment>
  <w:comment w:id="3" w:author="elkin" w:date="2017-11-12T15:31:00Z" w:initials="e">
    <w:p w14:paraId="14B9CE51" w14:textId="77777777" w:rsidR="00654B12" w:rsidRDefault="00654B12">
      <w:pPr>
        <w:pStyle w:val="CommentText"/>
      </w:pPr>
      <w:r>
        <w:rPr>
          <w:rStyle w:val="CommentReference"/>
        </w:rPr>
        <w:annotationRef/>
      </w:r>
      <w:r>
        <w:t>Complementa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1D4A52" w15:done="0"/>
  <w15:commentEx w15:paraId="25B9022F" w15:done="0"/>
  <w15:commentEx w15:paraId="4595891C" w15:done="0"/>
  <w15:commentEx w15:paraId="14B9CE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33CA3"/>
    <w:rsid w:val="002B5DD4"/>
    <w:rsid w:val="003000D3"/>
    <w:rsid w:val="0034494E"/>
    <w:rsid w:val="003A1E5C"/>
    <w:rsid w:val="003E7148"/>
    <w:rsid w:val="00462693"/>
    <w:rsid w:val="0047507D"/>
    <w:rsid w:val="0049752E"/>
    <w:rsid w:val="004A40A6"/>
    <w:rsid w:val="004E6AA6"/>
    <w:rsid w:val="004E7646"/>
    <w:rsid w:val="00572F38"/>
    <w:rsid w:val="005865A9"/>
    <w:rsid w:val="005901B6"/>
    <w:rsid w:val="005C232B"/>
    <w:rsid w:val="00611235"/>
    <w:rsid w:val="00654B12"/>
    <w:rsid w:val="00666EF1"/>
    <w:rsid w:val="0068005A"/>
    <w:rsid w:val="006A79CE"/>
    <w:rsid w:val="00701863"/>
    <w:rsid w:val="00722BD3"/>
    <w:rsid w:val="00733E58"/>
    <w:rsid w:val="007604C2"/>
    <w:rsid w:val="00766A91"/>
    <w:rsid w:val="007B06C9"/>
    <w:rsid w:val="007F0C70"/>
    <w:rsid w:val="00843E40"/>
    <w:rsid w:val="00862515"/>
    <w:rsid w:val="00875AC6"/>
    <w:rsid w:val="0088343D"/>
    <w:rsid w:val="008A7A99"/>
    <w:rsid w:val="009216BB"/>
    <w:rsid w:val="00A12B63"/>
    <w:rsid w:val="00A16071"/>
    <w:rsid w:val="00A800B8"/>
    <w:rsid w:val="00A93891"/>
    <w:rsid w:val="00AA34DC"/>
    <w:rsid w:val="00B7079A"/>
    <w:rsid w:val="00BA2757"/>
    <w:rsid w:val="00BD1A34"/>
    <w:rsid w:val="00C07804"/>
    <w:rsid w:val="00C14A9B"/>
    <w:rsid w:val="00C367A2"/>
    <w:rsid w:val="00C41C16"/>
    <w:rsid w:val="00C47DA5"/>
    <w:rsid w:val="00C54DC3"/>
    <w:rsid w:val="00C82681"/>
    <w:rsid w:val="00C95B34"/>
    <w:rsid w:val="00D1680F"/>
    <w:rsid w:val="00D419E7"/>
    <w:rsid w:val="00DB77E6"/>
    <w:rsid w:val="00DE5DDB"/>
    <w:rsid w:val="00DF2EE7"/>
    <w:rsid w:val="00E12682"/>
    <w:rsid w:val="00EB223F"/>
    <w:rsid w:val="00EC1791"/>
    <w:rsid w:val="00EE0D2C"/>
    <w:rsid w:val="00EE7654"/>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15:docId w15:val="{7DCCD44F-FD6A-4182-8B9C-21BAD3DD1C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b/>
    </w:rPr>
  </w:style>
  <w:style w:type="paragraph" w:styleId="Heading2">
    <w:name w:val="heading 2"/>
    <w:basedOn w:val="Normal"/>
    <w:next w:val="Normal"/>
    <w:pPr>
      <w:keepNext/>
      <w:keepLines/>
      <w:spacing w:before="360" w:after="120"/>
      <w:contextualSpacing/>
      <w:outlineLvl w:val="1"/>
    </w:pPr>
    <w:rPr>
      <w:b/>
    </w:rPr>
  </w:style>
  <w:style w:type="paragraph" w:styleId="Heading3">
    <w:name w:val="heading 3"/>
    <w:basedOn w:val="Normal"/>
    <w:next w:val="Normal"/>
    <w:pPr>
      <w:keepNext/>
      <w:keepLines/>
      <w:spacing w:before="320" w:after="80"/>
      <w:contextualSpacing/>
      <w:outlineLvl w:val="2"/>
    </w:pPr>
    <w:rPr>
      <w:b/>
    </w:rPr>
  </w:style>
  <w:style w:type="paragraph" w:styleId="Heading4">
    <w:name w:val="heading 4"/>
    <w:basedOn w:val="Normal"/>
    <w:next w:val="Normal"/>
    <w:pPr>
      <w:keepNext/>
      <w:keepLines/>
      <w:spacing w:before="280" w:after="80"/>
      <w:contextualSpacing/>
      <w:outlineLvl w:val="3"/>
    </w:pPr>
    <w:rPr>
      <w:color w:val="666666"/>
    </w:rPr>
  </w:style>
  <w:style w:type="paragraph" w:styleId="Heading5">
    <w:name w:val="heading 5"/>
    <w:basedOn w:val="Normal"/>
    <w:next w:val="Normal"/>
    <w:pPr>
      <w:keepNext/>
      <w:keepLines/>
      <w:spacing w:before="240" w:after="80"/>
      <w:contextualSpacing/>
      <w:outlineLvl w:val="4"/>
    </w:pPr>
    <w:rPr>
      <w:color w:val="666666"/>
      <w:sz w:val="22"/>
      <w:szCs w:val="22"/>
    </w:rPr>
  </w:style>
  <w:style w:type="paragraph" w:styleId="Heading6">
    <w:name w:val="heading 6"/>
    <w:basedOn w:val="Normal"/>
    <w:next w:val="Normal"/>
    <w:pPr>
      <w:keepNext/>
      <w:keepLines/>
      <w:spacing w:before="240" w:after="80"/>
      <w:contextualSpacing/>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A1E5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1E5C"/>
    <w:rPr>
      <w:rFonts w:ascii="Tahoma" w:hAnsi="Tahoma" w:cs="Tahoma"/>
      <w:sz w:val="16"/>
      <w:szCs w:val="16"/>
    </w:rPr>
  </w:style>
  <w:style w:type="paragraph" w:styleId="ListParagraph">
    <w:name w:val="List Paragraph"/>
    <w:basedOn w:val="Normal"/>
    <w:uiPriority w:val="34"/>
    <w:qFormat/>
    <w:rsid w:val="00EB223F"/>
    <w:pPr>
      <w:ind w:left="720"/>
      <w:contextualSpacing/>
    </w:pPr>
  </w:style>
  <w:style w:type="paragraph" w:styleId="CommentSubject">
    <w:name w:val="annotation subject"/>
    <w:basedOn w:val="CommentText"/>
    <w:next w:val="CommentText"/>
    <w:link w:val="CommentSubjectChar"/>
    <w:uiPriority w:val="99"/>
    <w:semiHidden/>
    <w:unhideWhenUsed/>
    <w:rsid w:val="00654B12"/>
    <w:rPr>
      <w:b/>
      <w:bCs/>
    </w:rPr>
  </w:style>
  <w:style w:type="character" w:customStyle="1" w:styleId="CommentSubjectChar">
    <w:name w:val="Comment Subject Char"/>
    <w:basedOn w:val="CommentTextChar"/>
    <w:link w:val="CommentSubject"/>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andy645jh@gmail.com" TargetMode="External"/><Relationship Id="rId12" Type="http://schemas.openxmlformats.org/officeDocument/2006/relationships/comments" Target="comments.xml"/><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andy645jh@gmail.com" TargetMode="External"/><Relationship Id="rId11" Type="http://schemas.microsoft.com/office/2007/relationships/hdphoto" Target="media/hdphoto1.wdp"/><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462915A-7BC4-40F2-B28D-55FB35420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TotalTime>
  <Pages>1</Pages>
  <Words>4667</Words>
  <Characters>25674</Characters>
  <Application>Microsoft Office Word</Application>
  <DocSecurity>0</DocSecurity>
  <Lines>213</Lines>
  <Paragraphs>6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29</cp:revision>
  <dcterms:created xsi:type="dcterms:W3CDTF">2017-07-03T01:57:00Z</dcterms:created>
  <dcterms:modified xsi:type="dcterms:W3CDTF">2017-11-13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